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F233B" w14:textId="1B17CAB6" w:rsidR="002C3082" w:rsidRPr="002C3082" w:rsidRDefault="002C3082" w:rsidP="002C3082">
      <w:pPr>
        <w:spacing w:line="480" w:lineRule="auto"/>
        <w:jc w:val="both"/>
        <w:rPr>
          <w:rFonts w:ascii="Times New Roman" w:hAnsi="Times New Roman" w:cs="Times New Roman"/>
          <w:b/>
          <w:bCs/>
        </w:rPr>
      </w:pPr>
      <w:r w:rsidRPr="002C3082">
        <w:rPr>
          <w:rFonts w:ascii="Times New Roman" w:hAnsi="Times New Roman" w:cs="Times New Roman"/>
          <w:b/>
          <w:bCs/>
        </w:rPr>
        <w:t>Introduction</w:t>
      </w:r>
    </w:p>
    <w:p w14:paraId="6983B79E" w14:textId="7F213A3A" w:rsidR="0052394E" w:rsidRDefault="002C3082" w:rsidP="0052394E">
      <w:pPr>
        <w:spacing w:line="480" w:lineRule="auto"/>
        <w:jc w:val="both"/>
        <w:rPr>
          <w:rFonts w:ascii="Times New Roman" w:hAnsi="Times New Roman" w:cs="Times New Roman"/>
        </w:rPr>
      </w:pPr>
      <w:r>
        <w:rPr>
          <w:rFonts w:ascii="Times New Roman" w:hAnsi="Times New Roman" w:cs="Times New Roman"/>
        </w:rPr>
        <w:tab/>
        <w:t xml:space="preserve">The Balearic Islands are an archipelago in the western Mediterranean Sea, consisting of four main islands: Mallorca, Menorca, Ibiza, and Formentera. It is situated near the eastern coast of the Iberian Peninsula, and it is one of the seventeen Autonomous Communities of Spain. </w:t>
      </w:r>
      <w:r w:rsidR="00396AD7">
        <w:rPr>
          <w:rFonts w:ascii="Times New Roman" w:hAnsi="Times New Roman" w:cs="Times New Roman"/>
        </w:rPr>
        <w:t xml:space="preserve">The Balearic Islands have a population of over 1.2 million inhabitants, with just under 40% of them living in Palma, the capital city </w:t>
      </w:r>
      <w:r w:rsidR="0073393C">
        <w:rPr>
          <w:rFonts w:ascii="Times New Roman" w:hAnsi="Times New Roman" w:cs="Times New Roman"/>
        </w:rPr>
        <w:fldChar w:fldCharType="begin"/>
      </w:r>
      <w:r w:rsidR="0073393C">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73393C">
        <w:rPr>
          <w:rFonts w:ascii="Times New Roman" w:hAnsi="Times New Roman" w:cs="Times New Roman"/>
        </w:rPr>
        <w:fldChar w:fldCharType="separate"/>
      </w:r>
      <w:r w:rsidR="0073393C" w:rsidRPr="0073393C">
        <w:rPr>
          <w:rFonts w:ascii="Times New Roman" w:hAnsi="Times New Roman" w:cs="Times New Roman"/>
          <w:kern w:val="0"/>
        </w:rPr>
        <w:t>(Instituto Nacional de Estadística, 2024)</w:t>
      </w:r>
      <w:r w:rsidR="0073393C">
        <w:rPr>
          <w:rFonts w:ascii="Times New Roman" w:hAnsi="Times New Roman" w:cs="Times New Roman"/>
        </w:rPr>
        <w:fldChar w:fldCharType="end"/>
      </w:r>
      <w:r w:rsidR="0073393C">
        <w:rPr>
          <w:rFonts w:ascii="Times New Roman" w:hAnsi="Times New Roman" w:cs="Times New Roman"/>
        </w:rPr>
        <w:t xml:space="preserve">. Additionally, there are two official languages in the Balearic Islands: Catalan and Spanish. Historically, the archipelago has been part of the Catalan linguistic domain along with other territories in Spain, mainly Catalonia and the Valencian community. </w:t>
      </w:r>
      <w:r w:rsidR="00E24F95">
        <w:rPr>
          <w:rFonts w:ascii="Times New Roman" w:hAnsi="Times New Roman" w:cs="Times New Roman"/>
        </w:rPr>
        <w:t>However, since the introduction of Spanish in the 16</w:t>
      </w:r>
      <w:r w:rsidR="00E24F95" w:rsidRPr="00E24F95">
        <w:rPr>
          <w:rFonts w:ascii="Times New Roman" w:hAnsi="Times New Roman" w:cs="Times New Roman"/>
          <w:vertAlign w:val="superscript"/>
        </w:rPr>
        <w:t>th</w:t>
      </w:r>
      <w:r w:rsidR="00E24F95">
        <w:rPr>
          <w:rFonts w:ascii="Times New Roman" w:hAnsi="Times New Roman" w:cs="Times New Roman"/>
        </w:rPr>
        <w:t xml:space="preserve"> century, both languages have coexisted despite efforts by former governments to reduce the presence of Catalan, such as Franco’s dictatorship from 1939 to 1975.</w:t>
      </w:r>
    </w:p>
    <w:p w14:paraId="51C6F77A" w14:textId="37FAE805" w:rsidR="004A6142" w:rsidRDefault="00B013E6" w:rsidP="00701201">
      <w:pPr>
        <w:spacing w:line="480" w:lineRule="auto"/>
        <w:ind w:firstLine="720"/>
        <w:jc w:val="both"/>
        <w:rPr>
          <w:rFonts w:ascii="Times New Roman" w:hAnsi="Times New Roman" w:cs="Times New Roman"/>
        </w:rPr>
      </w:pPr>
      <w:r>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w:t>
      </w:r>
      <w:r w:rsidR="0052394E">
        <w:rPr>
          <w:rFonts w:ascii="Times New Roman" w:hAnsi="Times New Roman" w:cs="Times New Roman"/>
        </w:rPr>
        <w:t>proscribed under Franco’s regime, the linguistic situation of the Balearic Islands is completely different. T</w:t>
      </w:r>
      <w:r w:rsidR="0052394E" w:rsidRPr="00C70BF2">
        <w:rPr>
          <w:rFonts w:ascii="Times New Roman" w:hAnsi="Times New Roman" w:cs="Times New Roman"/>
        </w:rPr>
        <w:t xml:space="preserve">he general knowledge of Catalan among the Balearic population has increased considerably </w:t>
      </w:r>
      <w:r w:rsidR="0052394E">
        <w:rPr>
          <w:rFonts w:ascii="Times New Roman" w:hAnsi="Times New Roman" w:cs="Times New Roman"/>
        </w:rPr>
        <w:fldChar w:fldCharType="begin"/>
      </w:r>
      <w:r w:rsidR="0052394E">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52394E">
        <w:rPr>
          <w:rFonts w:ascii="Times New Roman" w:hAnsi="Times New Roman" w:cs="Times New Roman"/>
        </w:rPr>
        <w:fldChar w:fldCharType="separate"/>
      </w:r>
      <w:r w:rsidR="0052394E" w:rsidRPr="00C509DF">
        <w:rPr>
          <w:rFonts w:ascii="Times New Roman" w:hAnsi="Times New Roman" w:cs="Times New Roman"/>
          <w:kern w:val="0"/>
        </w:rPr>
        <w:t>(Vanrell &amp; Melià, 2017)</w:t>
      </w:r>
      <w:r w:rsidR="0052394E">
        <w:rPr>
          <w:rFonts w:ascii="Times New Roman" w:hAnsi="Times New Roman" w:cs="Times New Roman"/>
        </w:rPr>
        <w:fldChar w:fldCharType="end"/>
      </w:r>
      <w:r w:rsidR="0052394E">
        <w:rPr>
          <w:rFonts w:ascii="Times New Roman" w:hAnsi="Times New Roman" w:cs="Times New Roman"/>
        </w:rPr>
        <w:t xml:space="preserve"> </w:t>
      </w:r>
      <w:r w:rsidR="0052394E" w:rsidRPr="00C70BF2">
        <w:rPr>
          <w:rFonts w:ascii="Times New Roman" w:hAnsi="Times New Roman" w:cs="Times New Roman"/>
        </w:rPr>
        <w:t xml:space="preserve">and the presence of the language in society has become much more noticeable and evident. </w:t>
      </w:r>
      <w:r w:rsidR="0052394E">
        <w:rPr>
          <w:rFonts w:ascii="Times New Roman" w:hAnsi="Times New Roman" w:cs="Times New Roman"/>
        </w:rPr>
        <w:t xml:space="preserve">The establishment of this legal framework, however, and </w:t>
      </w:r>
      <w:r w:rsidR="0052394E" w:rsidRPr="00C70BF2">
        <w:rPr>
          <w:rFonts w:ascii="Times New Roman" w:hAnsi="Times New Roman" w:cs="Times New Roman"/>
        </w:rPr>
        <w:t>the consequent implementation of certain language policies</w:t>
      </w:r>
      <w:r w:rsidR="0052394E">
        <w:rPr>
          <w:rFonts w:ascii="Times New Roman" w:hAnsi="Times New Roman" w:cs="Times New Roman"/>
        </w:rPr>
        <w:t xml:space="preserve"> by previous and current local governments, seem to have </w:t>
      </w:r>
      <w:r w:rsidR="0052394E" w:rsidRPr="003A450E">
        <w:rPr>
          <w:rFonts w:ascii="Times New Roman" w:hAnsi="Times New Roman" w:cs="Times New Roman"/>
        </w:rPr>
        <w:t>been accompanied by a process of polarization</w:t>
      </w:r>
      <w:r w:rsidR="0052394E">
        <w:rPr>
          <w:rFonts w:ascii="Times New Roman" w:hAnsi="Times New Roman" w:cs="Times New Roman"/>
        </w:rPr>
        <w:t xml:space="preserve"> </w:t>
      </w:r>
      <w:r w:rsidR="0052394E" w:rsidRPr="0051264A">
        <w:rPr>
          <w:rFonts w:ascii="Times New Roman" w:hAnsi="Times New Roman" w:cs="Times New Roman"/>
        </w:rPr>
        <w:t>in the Balearic society in terms of language attitudes, particularly in Palma</w:t>
      </w:r>
      <w:r w:rsidR="0052394E">
        <w:rPr>
          <w:rFonts w:ascii="Times New Roman" w:hAnsi="Times New Roman" w:cs="Times New Roman"/>
        </w:rPr>
        <w:t xml:space="preserve"> </w:t>
      </w:r>
      <w:r w:rsidR="0052394E">
        <w:rPr>
          <w:rFonts w:ascii="Times New Roman" w:hAnsi="Times New Roman" w:cs="Times New Roman"/>
        </w:rPr>
        <w:fldChar w:fldCharType="begin"/>
      </w:r>
      <w:r w:rsidR="0052394E">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52394E" w:rsidRPr="00F937E7">
        <w:rPr>
          <w:rFonts w:ascii="Times New Roman" w:hAnsi="Times New Roman" w:cs="Times New Roman"/>
          <w:lang w:val="es-ES"/>
        </w:rPr>
        <w:instrText xml:space="preserve"> Illes Balears","author":[{"family":"Castell","given":"Xisca"},{"family":"Cr</w:instrText>
      </w:r>
      <w:r w:rsidR="0052394E" w:rsidRPr="00C70BF2">
        <w:rPr>
          <w:rFonts w:ascii="Times New Roman" w:hAnsi="Times New Roman" w:cs="Times New Roman"/>
          <w:lang w:val="es-ES"/>
        </w:rPr>
        <w:instrText xml:space="preserve">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52394E">
        <w:rPr>
          <w:rFonts w:ascii="Times New Roman" w:hAnsi="Times New Roman" w:cs="Times New Roman"/>
        </w:rPr>
        <w:fldChar w:fldCharType="separate"/>
      </w:r>
      <w:r w:rsidR="0052394E" w:rsidRPr="00C70BF2">
        <w:rPr>
          <w:rFonts w:ascii="Times New Roman" w:hAnsi="Times New Roman" w:cs="Times New Roman"/>
          <w:kern w:val="0"/>
          <w:lang w:val="es-ES"/>
        </w:rPr>
        <w:t>(Aguiló-Mora &amp; Lynch, 2017; Calafat Vila &amp; Calero-Pons, 2019; Castell et al., 2023; Ibáñez Ferreté, 2014; Tudela Isanta, 2021)</w:t>
      </w:r>
      <w:r w:rsidR="0052394E">
        <w:rPr>
          <w:rFonts w:ascii="Times New Roman" w:hAnsi="Times New Roman" w:cs="Times New Roman"/>
        </w:rPr>
        <w:fldChar w:fldCharType="end"/>
      </w:r>
      <w:r w:rsidR="0052394E" w:rsidRPr="00C70BF2">
        <w:rPr>
          <w:rFonts w:ascii="Times New Roman" w:hAnsi="Times New Roman" w:cs="Times New Roman"/>
          <w:lang w:val="es-ES"/>
        </w:rPr>
        <w:t xml:space="preserve">. </w:t>
      </w:r>
      <w:r w:rsidR="0052394E" w:rsidRPr="00C70BF2">
        <w:rPr>
          <w:rFonts w:ascii="Times New Roman" w:hAnsi="Times New Roman" w:cs="Times New Roman"/>
        </w:rPr>
        <w:t>This is not surprising</w:t>
      </w:r>
      <w:r w:rsidR="0052394E">
        <w:rPr>
          <w:rFonts w:ascii="Times New Roman" w:hAnsi="Times New Roman" w:cs="Times New Roman"/>
        </w:rPr>
        <w:t>,</w:t>
      </w:r>
      <w:r w:rsidR="0052394E" w:rsidRPr="00C70BF2">
        <w:rPr>
          <w:rFonts w:ascii="Times New Roman" w:hAnsi="Times New Roman" w:cs="Times New Roman"/>
        </w:rPr>
        <w:t xml:space="preserve"> given the close relationship between language policy and language attitudes</w:t>
      </w:r>
      <w:r w:rsidR="0052394E">
        <w:rPr>
          <w:rFonts w:ascii="Times New Roman" w:hAnsi="Times New Roman" w:cs="Times New Roman"/>
        </w:rPr>
        <w:t xml:space="preserve"> </w:t>
      </w:r>
      <w:r w:rsidR="004A6142">
        <w:rPr>
          <w:rFonts w:ascii="Times New Roman" w:hAnsi="Times New Roman" w:cs="Times New Roman"/>
        </w:rPr>
        <w:fldChar w:fldCharType="begin"/>
      </w:r>
      <w:r w:rsidR="004A6142">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004A6142">
        <w:rPr>
          <w:rFonts w:ascii="Times New Roman" w:hAnsi="Times New Roman" w:cs="Times New Roman"/>
        </w:rPr>
        <w:fldChar w:fldCharType="separate"/>
      </w:r>
      <w:r w:rsidR="004A6142">
        <w:rPr>
          <w:rFonts w:ascii="Times New Roman" w:hAnsi="Times New Roman" w:cs="Times New Roman"/>
          <w:noProof/>
        </w:rPr>
        <w:t>(Bertolotti &amp; Coll, 2020; Errihani, 2008; Kester, 2020; Marley, 2004; Mukhuba, 2005)</w:t>
      </w:r>
      <w:r w:rsidR="004A6142">
        <w:rPr>
          <w:rFonts w:ascii="Times New Roman" w:hAnsi="Times New Roman" w:cs="Times New Roman"/>
        </w:rPr>
        <w:fldChar w:fldCharType="end"/>
      </w:r>
      <w:r w:rsidR="0052394E" w:rsidRPr="00C70BF2">
        <w:rPr>
          <w:rFonts w:ascii="Times New Roman" w:hAnsi="Times New Roman" w:cs="Times New Roman"/>
        </w:rPr>
        <w:t>.</w:t>
      </w:r>
      <w:r w:rsidR="0052394E">
        <w:rPr>
          <w:rFonts w:ascii="Times New Roman" w:hAnsi="Times New Roman" w:cs="Times New Roman"/>
        </w:rPr>
        <w:t xml:space="preserve"> In fact, there is a </w:t>
      </w:r>
      <w:r w:rsidR="0052394E">
        <w:rPr>
          <w:rFonts w:ascii="Times New Roman" w:hAnsi="Times New Roman" w:cs="Times New Roman"/>
        </w:rPr>
        <w:lastRenderedPageBreak/>
        <w:t xml:space="preserve">common assumption that much policy and planning can or should be intended to change language attitudes </w:t>
      </w:r>
      <w:r w:rsidR="0052394E">
        <w:rPr>
          <w:rFonts w:ascii="Times New Roman" w:hAnsi="Times New Roman" w:cs="Times New Roman"/>
        </w:rPr>
        <w:fldChar w:fldCharType="begin"/>
      </w:r>
      <w:r w:rsidR="0052394E">
        <w:rPr>
          <w:rFonts w:ascii="Times New Roman" w:hAnsi="Times New Roman" w:cs="Times New Roman"/>
        </w:rPr>
        <w:instrText xml:space="preserve"> ADDIN ZOTERO_ITEM CSL_CITATION {"citationID":"5REHWhYy","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52394E">
        <w:rPr>
          <w:rFonts w:ascii="Times New Roman" w:hAnsi="Times New Roman" w:cs="Times New Roman"/>
        </w:rPr>
        <w:fldChar w:fldCharType="separate"/>
      </w:r>
      <w:r w:rsidR="0052394E" w:rsidRPr="00166F24">
        <w:rPr>
          <w:rFonts w:ascii="Times New Roman" w:hAnsi="Times New Roman" w:cs="Times New Roman"/>
          <w:kern w:val="0"/>
        </w:rPr>
        <w:t>(O’Rourke &amp; Hogan‐Brun, 2012)</w:t>
      </w:r>
      <w:r w:rsidR="0052394E">
        <w:rPr>
          <w:rFonts w:ascii="Times New Roman" w:hAnsi="Times New Roman" w:cs="Times New Roman"/>
        </w:rPr>
        <w:fldChar w:fldCharType="end"/>
      </w:r>
      <w:r w:rsidR="0052394E">
        <w:rPr>
          <w:rFonts w:ascii="Times New Roman" w:hAnsi="Times New Roman" w:cs="Times New Roman"/>
        </w:rPr>
        <w:t xml:space="preserve">. </w:t>
      </w:r>
      <w:r w:rsidR="004A6142">
        <w:rPr>
          <w:rFonts w:ascii="Times New Roman" w:hAnsi="Times New Roman" w:cs="Times New Roman"/>
        </w:rPr>
        <w:t xml:space="preserve">Likewise, </w:t>
      </w:r>
      <w:r w:rsidR="004A6142" w:rsidRPr="0051264A">
        <w:rPr>
          <w:rFonts w:ascii="Times New Roman" w:hAnsi="Times New Roman" w:cs="Times New Roman"/>
        </w:rPr>
        <w:t xml:space="preserve">it </w:t>
      </w:r>
      <w:r w:rsidR="004A6142">
        <w:rPr>
          <w:rFonts w:ascii="Times New Roman" w:hAnsi="Times New Roman" w:cs="Times New Roman"/>
        </w:rPr>
        <w:t>appears</w:t>
      </w:r>
      <w:r w:rsidR="004A6142" w:rsidRPr="0051264A">
        <w:rPr>
          <w:rFonts w:ascii="Times New Roman" w:hAnsi="Times New Roman" w:cs="Times New Roman"/>
        </w:rPr>
        <w:t xml:space="preserve"> that in recent years these </w:t>
      </w:r>
      <w:r w:rsidR="004A6142">
        <w:rPr>
          <w:rFonts w:ascii="Times New Roman" w:hAnsi="Times New Roman" w:cs="Times New Roman"/>
        </w:rPr>
        <w:t>language</w:t>
      </w:r>
      <w:r w:rsidR="004A6142" w:rsidRPr="0051264A">
        <w:rPr>
          <w:rFonts w:ascii="Times New Roman" w:hAnsi="Times New Roman" w:cs="Times New Roman"/>
        </w:rPr>
        <w:t xml:space="preserve"> attitudes have become associated with certain political orientations, to the point of turning the linguistic situation in the Balearic Islands into a constant political debate</w:t>
      </w:r>
      <w:r w:rsidR="004A6142">
        <w:rPr>
          <w:rFonts w:ascii="Times New Roman" w:hAnsi="Times New Roman" w:cs="Times New Roman"/>
        </w:rPr>
        <w:t xml:space="preserve"> </w:t>
      </w:r>
      <w:r w:rsidR="00701201">
        <w:rPr>
          <w:rFonts w:ascii="Times New Roman" w:hAnsi="Times New Roman" w:cs="Times New Roman"/>
        </w:rPr>
        <w:fldChar w:fldCharType="begin"/>
      </w:r>
      <w:r w:rsidR="00701201">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701201">
        <w:rPr>
          <w:rFonts w:ascii="Times New Roman" w:hAnsi="Times New Roman" w:cs="Times New Roman"/>
        </w:rPr>
        <w:fldChar w:fldCharType="separate"/>
      </w:r>
      <w:r w:rsidR="00701201" w:rsidRPr="00701201">
        <w:rPr>
          <w:rFonts w:ascii="Times New Roman" w:hAnsi="Times New Roman" w:cs="Times New Roman"/>
          <w:kern w:val="0"/>
        </w:rPr>
        <w:t>(Amorós, 2017; Colmenero, 2018; Colom, 2023; Crespí, 2023; Galvín, 2017; Garau, 2023; Gentili, 2013; Manresa, 2015; Mateos, 2023; Olaizola, 2013; Pellicer, 2023; Sánchez, 2023)</w:t>
      </w:r>
      <w:r w:rsidR="00701201">
        <w:rPr>
          <w:rFonts w:ascii="Times New Roman" w:hAnsi="Times New Roman" w:cs="Times New Roman"/>
        </w:rPr>
        <w:fldChar w:fldCharType="end"/>
      </w:r>
      <w:r w:rsidR="00701201">
        <w:rPr>
          <w:rFonts w:ascii="Times New Roman" w:hAnsi="Times New Roman" w:cs="Times New Roman"/>
        </w:rPr>
        <w:t>.</w:t>
      </w:r>
    </w:p>
    <w:p w14:paraId="5950C831" w14:textId="643A0139" w:rsidR="002C3082" w:rsidRDefault="00C420B9" w:rsidP="00866AC7">
      <w:pPr>
        <w:spacing w:line="480" w:lineRule="auto"/>
        <w:ind w:firstLine="720"/>
        <w:jc w:val="both"/>
        <w:rPr>
          <w:rFonts w:ascii="Times New Roman" w:hAnsi="Times New Roman" w:cs="Times New Roman"/>
        </w:rPr>
      </w:pPr>
      <w:r>
        <w:rPr>
          <w:rFonts w:ascii="Times New Roman" w:hAnsi="Times New Roman" w:cs="Times New Roman"/>
        </w:rPr>
        <w:t xml:space="preserve">Consequently, the present study delves deeper into the relationship between political orientation and language attitudes in the Balearic Islands by focusing on the particular case of Palma, the capital city. Specifically, the present study seeks to </w:t>
      </w:r>
      <w:r>
        <w:rPr>
          <w:rFonts w:ascii="Times New Roman" w:hAnsi="Times New Roman" w:cs="Times New Roman"/>
        </w:rPr>
        <w:t>examine whether political orientation is a significant predictor of the language attitudes toward Catalan and Spanish in Palma de Mallorca and, if so, to explore what the relationship is between different political orientations and language attitudes toward both languages.</w:t>
      </w:r>
      <w:r w:rsidR="00E21654">
        <w:rPr>
          <w:rFonts w:ascii="Times New Roman" w:hAnsi="Times New Roman" w:cs="Times New Roman"/>
        </w:rPr>
        <w:t xml:space="preserve"> To do so, data on the language attitudes toward Catalan and Spanish from a total of 99 participants (67 females) aged between 18 and 71 years old (mean = 37) from Palma were analyzed. In doing so, the present study </w:t>
      </w:r>
      <w:r w:rsidR="00866AC7">
        <w:rPr>
          <w:rFonts w:ascii="Times New Roman" w:hAnsi="Times New Roman" w:cs="Times New Roman"/>
        </w:rPr>
        <w:t>contributes to previous literature exploring the close relationship between language policy and language attitudes. Additionally, it expands on previous knowledge on the role of different factors in the formation of language attitudes toward Catalan and Spanish in the Balearic Islands.</w:t>
      </w:r>
    </w:p>
    <w:p w14:paraId="645088EC" w14:textId="77777777" w:rsidR="00E636A9" w:rsidRPr="00866AC7" w:rsidRDefault="00E636A9" w:rsidP="00866AC7">
      <w:pPr>
        <w:spacing w:line="480" w:lineRule="auto"/>
        <w:ind w:firstLine="720"/>
        <w:jc w:val="both"/>
        <w:rPr>
          <w:rFonts w:ascii="Times New Roman" w:hAnsi="Times New Roman" w:cs="Times New Roman"/>
        </w:rPr>
      </w:pPr>
    </w:p>
    <w:sectPr w:rsidR="00E636A9" w:rsidRPr="00866AC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8BF6A" w14:textId="77777777" w:rsidR="00130267" w:rsidRDefault="00130267" w:rsidP="00E636A9">
      <w:r>
        <w:separator/>
      </w:r>
    </w:p>
  </w:endnote>
  <w:endnote w:type="continuationSeparator" w:id="0">
    <w:p w14:paraId="18087E9C" w14:textId="77777777" w:rsidR="00130267" w:rsidRDefault="00130267" w:rsidP="00E63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altName w:val="Times New Roman PSMT"/>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02881" w14:textId="77777777" w:rsidR="00130267" w:rsidRDefault="00130267" w:rsidP="00E636A9">
      <w:r>
        <w:separator/>
      </w:r>
    </w:p>
  </w:footnote>
  <w:footnote w:type="continuationSeparator" w:id="0">
    <w:p w14:paraId="2A944689" w14:textId="77777777" w:rsidR="00130267" w:rsidRDefault="00130267" w:rsidP="00E636A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082"/>
    <w:rsid w:val="00021367"/>
    <w:rsid w:val="000C724D"/>
    <w:rsid w:val="000E378A"/>
    <w:rsid w:val="00130267"/>
    <w:rsid w:val="00143606"/>
    <w:rsid w:val="001454F2"/>
    <w:rsid w:val="0018640A"/>
    <w:rsid w:val="00223507"/>
    <w:rsid w:val="00290296"/>
    <w:rsid w:val="002C3082"/>
    <w:rsid w:val="00351795"/>
    <w:rsid w:val="00396AD7"/>
    <w:rsid w:val="003D795C"/>
    <w:rsid w:val="004317E7"/>
    <w:rsid w:val="004371A7"/>
    <w:rsid w:val="004A6142"/>
    <w:rsid w:val="004F1F73"/>
    <w:rsid w:val="0052394E"/>
    <w:rsid w:val="00551912"/>
    <w:rsid w:val="00597673"/>
    <w:rsid w:val="005A6269"/>
    <w:rsid w:val="005C57C2"/>
    <w:rsid w:val="005E52C2"/>
    <w:rsid w:val="005F5BF0"/>
    <w:rsid w:val="00645343"/>
    <w:rsid w:val="006F2513"/>
    <w:rsid w:val="00701201"/>
    <w:rsid w:val="0073393C"/>
    <w:rsid w:val="0074484D"/>
    <w:rsid w:val="0075149F"/>
    <w:rsid w:val="00765509"/>
    <w:rsid w:val="008152F2"/>
    <w:rsid w:val="00866AC7"/>
    <w:rsid w:val="008800EE"/>
    <w:rsid w:val="00905F24"/>
    <w:rsid w:val="0091230E"/>
    <w:rsid w:val="00976190"/>
    <w:rsid w:val="009A0D50"/>
    <w:rsid w:val="009E5E1F"/>
    <w:rsid w:val="009F4BC4"/>
    <w:rsid w:val="00A02835"/>
    <w:rsid w:val="00A03CA2"/>
    <w:rsid w:val="00A57B9C"/>
    <w:rsid w:val="00AE36C1"/>
    <w:rsid w:val="00AF5119"/>
    <w:rsid w:val="00B013E6"/>
    <w:rsid w:val="00B5157A"/>
    <w:rsid w:val="00B6129C"/>
    <w:rsid w:val="00B84C31"/>
    <w:rsid w:val="00BD5BC8"/>
    <w:rsid w:val="00C420B9"/>
    <w:rsid w:val="00C6462A"/>
    <w:rsid w:val="00CD64FF"/>
    <w:rsid w:val="00D00F5C"/>
    <w:rsid w:val="00D12EA3"/>
    <w:rsid w:val="00DA7415"/>
    <w:rsid w:val="00DD0BDB"/>
    <w:rsid w:val="00DD6FE9"/>
    <w:rsid w:val="00DF05DF"/>
    <w:rsid w:val="00E13514"/>
    <w:rsid w:val="00E21654"/>
    <w:rsid w:val="00E24F95"/>
    <w:rsid w:val="00E636A9"/>
    <w:rsid w:val="00E85533"/>
    <w:rsid w:val="00E870C7"/>
    <w:rsid w:val="00EF3CCB"/>
    <w:rsid w:val="00FA5AB4"/>
    <w:rsid w:val="00FB5944"/>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2257B0B8"/>
  <w15:chartTrackingRefBased/>
  <w15:docId w15:val="{AF789C8C-66C9-2C41-856C-B08302004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C308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08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308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308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308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308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308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308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308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082"/>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2C3082"/>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2C3082"/>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C3082"/>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C3082"/>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C3082"/>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C3082"/>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C3082"/>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C3082"/>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C308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082"/>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C308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082"/>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C308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C3082"/>
    <w:rPr>
      <w:i/>
      <w:iCs/>
      <w:color w:val="404040" w:themeColor="text1" w:themeTint="BF"/>
      <w:lang w:val="en-US"/>
    </w:rPr>
  </w:style>
  <w:style w:type="paragraph" w:styleId="ListParagraph">
    <w:name w:val="List Paragraph"/>
    <w:basedOn w:val="Normal"/>
    <w:uiPriority w:val="34"/>
    <w:qFormat/>
    <w:rsid w:val="002C3082"/>
    <w:pPr>
      <w:ind w:left="720"/>
      <w:contextualSpacing/>
    </w:pPr>
  </w:style>
  <w:style w:type="character" w:styleId="IntenseEmphasis">
    <w:name w:val="Intense Emphasis"/>
    <w:basedOn w:val="DefaultParagraphFont"/>
    <w:uiPriority w:val="21"/>
    <w:qFormat/>
    <w:rsid w:val="002C3082"/>
    <w:rPr>
      <w:i/>
      <w:iCs/>
      <w:color w:val="0F4761" w:themeColor="accent1" w:themeShade="BF"/>
    </w:rPr>
  </w:style>
  <w:style w:type="paragraph" w:styleId="IntenseQuote">
    <w:name w:val="Intense Quote"/>
    <w:basedOn w:val="Normal"/>
    <w:next w:val="Normal"/>
    <w:link w:val="IntenseQuoteChar"/>
    <w:uiPriority w:val="30"/>
    <w:qFormat/>
    <w:rsid w:val="002C308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3082"/>
    <w:rPr>
      <w:i/>
      <w:iCs/>
      <w:color w:val="0F4761" w:themeColor="accent1" w:themeShade="BF"/>
      <w:lang w:val="en-US"/>
    </w:rPr>
  </w:style>
  <w:style w:type="character" w:styleId="IntenseReference">
    <w:name w:val="Intense Reference"/>
    <w:basedOn w:val="DefaultParagraphFont"/>
    <w:uiPriority w:val="32"/>
    <w:qFormat/>
    <w:rsid w:val="002C3082"/>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2</Pages>
  <Words>3515</Words>
  <Characters>20040</Characters>
  <Application>Microsoft Office Word</Application>
  <DocSecurity>0</DocSecurity>
  <Lines>167</Lines>
  <Paragraphs>47</Paragraphs>
  <ScaleCrop>false</ScaleCrop>
  <Company/>
  <LinksUpToDate>false</LinksUpToDate>
  <CharactersWithSpaces>2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14</cp:revision>
  <dcterms:created xsi:type="dcterms:W3CDTF">2024-03-10T16:00:00Z</dcterms:created>
  <dcterms:modified xsi:type="dcterms:W3CDTF">2024-03-1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1"&gt;&lt;session id="9jNTHQ3j"/&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